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:rsidR="00333C8B" w:rsidRDefault="00E56F53" w:rsidP="00333C8B">
      <w:pPr>
        <w:pStyle w:val="Heading1"/>
        <w:rPr>
          <w:b/>
        </w:rPr>
      </w:pP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>
                <wp:simplePos x="0" y="0"/>
                <wp:positionH relativeFrom="column">
                  <wp:posOffset>76200</wp:posOffset>
                </wp:positionH>
                <wp:positionV relativeFrom="page">
                  <wp:posOffset>1343025</wp:posOffset>
                </wp:positionV>
                <wp:extent cx="5372100" cy="5486400"/>
                <wp:effectExtent l="0" t="0" r="0" b="0"/>
                <wp:wrapTopAndBottom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372100" cy="5486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B11AEF" w:rsidRDefault="00B11AEF" w:rsidP="00411432">
                            <w:pPr>
                              <w:spacing w:after="0"/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4410616" cy="4876800"/>
                                  <wp:effectExtent l="0" t="0" r="0" b="0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" name="fig s1.tif"/>
                                          <pic:cNvPicPr/>
                                        </pic:nvPicPr>
                                        <pic:blipFill rotWithShape="1"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14448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411749" cy="4878053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11AEF" w:rsidRPr="00411432" w:rsidRDefault="00B11AEF" w:rsidP="00411432">
                            <w:pPr>
                              <w:spacing w:line="240" w:lineRule="auto"/>
                              <w:jc w:val="both"/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</w:rPr>
                            </w:pPr>
                            <w:r w:rsidRPr="00411432"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  <w:highlight w:val="yellow"/>
                              </w:rPr>
                              <w:t>Figure S1. Correlation between interface area B (Å</w:t>
                            </w:r>
                            <w:r w:rsidRPr="00411432"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  <w:highlight w:val="yellow"/>
                                <w:vertAlign w:val="superscript"/>
                              </w:rPr>
                              <w:t>2</w:t>
                            </w:r>
                            <w:r w:rsidRPr="00411432"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  <w:highlight w:val="yellow"/>
                              </w:rPr>
                              <w:t>) and interface atoms/nucleotides/residues.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</w:rPr>
                              <w:t xml:space="preserve"> The number of atoms (i) and </w:t>
                            </w:r>
                            <w:r w:rsidRPr="00411432"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</w:rPr>
                              <w:t xml:space="preserve">nucleotides or amino acid residues (ii) is plotted against the interface area in (A) protein-protein interfaces (•), (B) protein-RNA interfaces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</w:rPr>
                              <w:t>(×)</w:t>
                            </w:r>
                            <w:r w:rsidRPr="00411432">
                              <w:rPr>
                                <w:rFonts w:ascii="Times New Roman" w:hAnsi="Times New Roman" w:cs="Times New Roman"/>
                                <w:sz w:val="20"/>
                                <w:szCs w:val="24"/>
                              </w:rPr>
                              <w:t>and (C) RNA-RNA interfaces (+).</w:t>
                            </w:r>
                          </w:p>
                          <w:p w:rsidR="00B11AEF" w:rsidRDefault="00B11AE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6pt;margin-top:105.75pt;width:423pt;height:6in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" fillcolor="white [3201]" strokeweight=".5pt">
                <v:path arrowok="t"/>
                <v:textbox>
                  <w:txbxContent>
                    <w:p w:rsidR="00B11AEF" w:rsidRDefault="00B11AEF" w:rsidP="00411432">
                      <w:pPr>
                        <w:spacing w:after="0"/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>
                            <wp:extent cx="4410616" cy="4876800"/>
                            <wp:effectExtent l="0" t="0" r="0" b="0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" name="fig s1.tif"/>
                                    <pic:cNvPicPr/>
                                  </pic:nvPicPr>
                                  <pic:blipFill rotWithShape="1"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14448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4411749" cy="4878053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11AEF" w:rsidRPr="00411432" w:rsidRDefault="00B11AEF" w:rsidP="00411432">
                      <w:pPr>
                        <w:spacing w:line="240" w:lineRule="auto"/>
                        <w:jc w:val="both"/>
                        <w:rPr>
                          <w:rFonts w:ascii="Times New Roman" w:hAnsi="Times New Roman" w:cs="Times New Roman"/>
                          <w:sz w:val="20"/>
                          <w:szCs w:val="24"/>
                        </w:rPr>
                      </w:pPr>
                      <w:r w:rsidRPr="00411432">
                        <w:rPr>
                          <w:rFonts w:ascii="Times New Roman" w:hAnsi="Times New Roman" w:cs="Times New Roman"/>
                          <w:sz w:val="20"/>
                          <w:szCs w:val="24"/>
                          <w:highlight w:val="yellow"/>
                        </w:rPr>
                        <w:t>Figure S1. Correlation between interface area B (Å</w:t>
                      </w:r>
                      <w:r w:rsidRPr="00411432">
                        <w:rPr>
                          <w:rFonts w:ascii="Times New Roman" w:hAnsi="Times New Roman" w:cs="Times New Roman"/>
                          <w:sz w:val="20"/>
                          <w:szCs w:val="24"/>
                          <w:highlight w:val="yellow"/>
                          <w:vertAlign w:val="superscript"/>
                        </w:rPr>
                        <w:t>2</w:t>
                      </w:r>
                      <w:r w:rsidRPr="00411432">
                        <w:rPr>
                          <w:rFonts w:ascii="Times New Roman" w:hAnsi="Times New Roman" w:cs="Times New Roman"/>
                          <w:sz w:val="20"/>
                          <w:szCs w:val="24"/>
                          <w:highlight w:val="yellow"/>
                        </w:rPr>
                        <w:t>) and interface atoms/nucleotides/residues.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4"/>
                        </w:rPr>
                        <w:t xml:space="preserve"> The number of atoms (i) and </w:t>
                      </w:r>
                      <w:r w:rsidRPr="00411432">
                        <w:rPr>
                          <w:rFonts w:ascii="Times New Roman" w:hAnsi="Times New Roman" w:cs="Times New Roman"/>
                          <w:sz w:val="20"/>
                          <w:szCs w:val="24"/>
                        </w:rPr>
                        <w:t xml:space="preserve">nucleotides or amino acid residues (ii) is plotted against the interface area in (A) protein-protein interfaces (•), (B) protein-RNA interfaces 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4"/>
                        </w:rPr>
                        <w:t>(×)</w:t>
                      </w:r>
                      <w:r w:rsidRPr="00411432">
                        <w:rPr>
                          <w:rFonts w:ascii="Times New Roman" w:hAnsi="Times New Roman" w:cs="Times New Roman"/>
                          <w:sz w:val="20"/>
                          <w:szCs w:val="24"/>
                        </w:rPr>
                        <w:t>and (C) RNA-RNA interfaces (+).</w:t>
                      </w:r>
                    </w:p>
                    <w:p w:rsidR="00B11AEF" w:rsidRDefault="00B11AEF"/>
                  </w:txbxContent>
                </v:textbox>
                <w10:wrap type="topAndBottom" anchory="page"/>
              </v:shape>
            </w:pict>
          </mc:Fallback>
        </mc:AlternateContent>
      </w:r>
      <w:r w:rsidR="00333C8B" w:rsidRPr="00E36AE7">
        <w:rPr>
          <w:b/>
        </w:rPr>
        <w:t>Supplementary Figure</w:t>
      </w:r>
      <w:r w:rsidR="00333C8B">
        <w:rPr>
          <w:b/>
        </w:rPr>
        <w:t xml:space="preserve"> S1</w:t>
      </w:r>
    </w:p>
    <w:p w:rsidR="00411432" w:rsidRDefault="00411432" w:rsidP="0041143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FB42F2" w:rsidRPr="00FB42F2" w:rsidRDefault="00FB42F2" w:rsidP="00333C8B"/>
    <w:p w:rsidR="00FB42F2" w:rsidRDefault="00FB42F2" w:rsidP="00FB42F2">
      <w:pPr>
        <w:rPr>
          <w:highlight w:val="yellow"/>
        </w:rPr>
      </w:pPr>
    </w:p>
    <w:p w:rsidR="00B80EE0" w:rsidRDefault="00B80EE0" w:rsidP="00B80EE0">
      <w:pPr>
        <w:pStyle w:val="Heading1"/>
        <w:rPr>
          <w:b/>
        </w:rPr>
      </w:pPr>
      <w:r w:rsidRPr="00824328">
        <w:rPr>
          <w:b/>
          <w:highlight w:val="yellow"/>
        </w:rPr>
        <w:t>Supplementary Figure S2</w:t>
      </w:r>
    </w:p>
    <w:p w:rsidR="00AE0DC3" w:rsidRDefault="00E56F53" w:rsidP="00411432">
      <w:pPr>
        <w:pStyle w:val="Heading1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>
                <wp:simplePos x="0" y="0"/>
                <wp:positionH relativeFrom="column">
                  <wp:posOffset>63500</wp:posOffset>
                </wp:positionH>
                <wp:positionV relativeFrom="page">
                  <wp:posOffset>2296160</wp:posOffset>
                </wp:positionV>
                <wp:extent cx="5783580" cy="3327400"/>
                <wp:effectExtent l="0" t="0" r="7620" b="6350"/>
                <wp:wrapSquare wrapText="bothSides"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783580" cy="3327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B11AEF" w:rsidRPr="00824328" w:rsidRDefault="00B11AEF" w:rsidP="00411432">
                            <w:pPr>
                              <w:spacing w:after="0"/>
                              <w:jc w:val="center"/>
                              <w:rPr>
                                <w:highlight w:val="yellow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5346700" cy="2790825"/>
                                  <wp:effectExtent l="0" t="0" r="0" b="0"/>
                                  <wp:docPr id="1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fig s2.tif"/>
                                          <pic:cNvPicPr/>
                                        </pic:nvPicPr>
                                        <pic:blipFill rotWithShape="1"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r="1984" b="5976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348605" cy="279181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11AEF" w:rsidRPr="00411432" w:rsidRDefault="00B11AEF" w:rsidP="00B80EE0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</w:rPr>
                            </w:pPr>
                            <w:r w:rsidRPr="00411432">
                              <w:rPr>
                                <w:rFonts w:ascii="Times New Roman" w:hAnsi="Times New Roman" w:cs="Times New Roman"/>
                                <w:sz w:val="20"/>
                                <w:szCs w:val="18"/>
                                <w:highlight w:val="yellow"/>
                              </w:rPr>
                              <w:t>Figure S2. D</w:t>
                            </w:r>
                            <w:r w:rsidRPr="00411432">
                              <w:rPr>
                                <w:rFonts w:ascii="Times New Roman" w:hAnsi="Times New Roman"/>
                                <w:sz w:val="20"/>
                                <w:szCs w:val="18"/>
                                <w:highlight w:val="yellow"/>
                              </w:rPr>
                              <w:t>istribution of different features of pairwise interfaces. (A) interface area B and (B) structural and physicochemical features at PP, PR and RR interfaces.</w:t>
                            </w:r>
                          </w:p>
                          <w:p w:rsidR="00B11AEF" w:rsidRDefault="00B11AE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id="Text Box 3" o:spid="_x0000_s1027" type="#_x0000_t202" style="position:absolute;margin-left:5pt;margin-top:180.8pt;width:455.4pt;height:262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" fillcolor="white [3201]" strokeweight=".5pt">
                <v:path arrowok="t"/>
                <v:textbox>
                  <w:txbxContent>
                    <w:p w:rsidR="00B11AEF" w:rsidRPr="00824328" w:rsidRDefault="00B11AEF" w:rsidP="00411432">
                      <w:pPr>
                        <w:spacing w:after="0"/>
                        <w:jc w:val="center"/>
                        <w:rPr>
                          <w:highlight w:val="yellow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>
                            <wp:extent cx="5346700" cy="2790825"/>
                            <wp:effectExtent l="0" t="0" r="0" b="0"/>
                            <wp:docPr id="1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fig s2.tif"/>
                                    <pic:cNvPicPr/>
                                  </pic:nvPicPr>
                                  <pic:blipFill rotWithShape="1"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r="1984" b="5976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5348605" cy="2791819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11AEF" w:rsidRPr="00411432" w:rsidRDefault="00B11AEF" w:rsidP="00B80EE0">
                      <w:pPr>
                        <w:rPr>
                          <w:rFonts w:ascii="Times New Roman" w:hAnsi="Times New Roman"/>
                          <w:sz w:val="20"/>
                          <w:szCs w:val="18"/>
                        </w:rPr>
                      </w:pPr>
                      <w:r w:rsidRPr="00411432">
                        <w:rPr>
                          <w:rFonts w:ascii="Times New Roman" w:hAnsi="Times New Roman" w:cs="Times New Roman"/>
                          <w:sz w:val="20"/>
                          <w:szCs w:val="18"/>
                          <w:highlight w:val="yellow"/>
                        </w:rPr>
                        <w:t>Figure S2. D</w:t>
                      </w:r>
                      <w:r w:rsidRPr="00411432">
                        <w:rPr>
                          <w:rFonts w:ascii="Times New Roman" w:hAnsi="Times New Roman"/>
                          <w:sz w:val="20"/>
                          <w:szCs w:val="18"/>
                          <w:highlight w:val="yellow"/>
                        </w:rPr>
                        <w:t>istribution of different features of pairwise interfaces. (A) interface area B and (B) structural and physicochemical features at PP, PR and RR interfaces.</w:t>
                      </w:r>
                    </w:p>
                    <w:p w:rsidR="00B11AEF" w:rsidRDefault="00B11AEF"/>
                  </w:txbxContent>
                </v:textbox>
                <w10:wrap type="square" anchory="page"/>
              </v:shape>
            </w:pict>
          </mc:Fallback>
        </mc:AlternateContent>
      </w:r>
      <w:r w:rsidR="003C621E">
        <w:br w:type="page"/>
      </w:r>
      <w:r w:rsidR="00AE0DC3" w:rsidRPr="007D7387">
        <w:lastRenderedPageBreak/>
        <w:t>Table S</w:t>
      </w:r>
      <w:r w:rsidR="00AE0DC3">
        <w:t>1</w:t>
      </w:r>
      <w:r w:rsidR="00AE0DC3" w:rsidRPr="007D7387">
        <w:t>. Characteristics of macro</w:t>
      </w:r>
      <w:r w:rsidR="00AE0DC3">
        <w:t>molecular int</w:t>
      </w:r>
      <w:r w:rsidR="00333C8B">
        <w:t>erfaces in ribosomal assemblies</w:t>
      </w:r>
    </w:p>
    <w:tbl>
      <w:tblPr>
        <w:tblpPr w:leftFromText="180" w:rightFromText="180" w:vertAnchor="text" w:horzAnchor="margin" w:tblpX="-460" w:tblpY="21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17"/>
        <w:gridCol w:w="571"/>
        <w:gridCol w:w="573"/>
        <w:gridCol w:w="572"/>
        <w:gridCol w:w="572"/>
        <w:gridCol w:w="606"/>
        <w:gridCol w:w="591"/>
        <w:gridCol w:w="668"/>
        <w:gridCol w:w="668"/>
        <w:gridCol w:w="720"/>
        <w:gridCol w:w="668"/>
        <w:gridCol w:w="668"/>
        <w:gridCol w:w="616"/>
        <w:gridCol w:w="10"/>
        <w:gridCol w:w="565"/>
        <w:gridCol w:w="572"/>
        <w:gridCol w:w="668"/>
        <w:gridCol w:w="668"/>
        <w:gridCol w:w="557"/>
      </w:tblGrid>
      <w:tr w:rsidR="00AE0DC3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Interface parameters</w:t>
            </w:r>
          </w:p>
        </w:tc>
        <w:tc>
          <w:tcPr>
            <w:tcW w:w="1344" w:type="pct"/>
            <w:gridSpan w:val="6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PP</w:t>
            </w:r>
          </w:p>
        </w:tc>
        <w:tc>
          <w:tcPr>
            <w:tcW w:w="1552" w:type="pct"/>
            <w:gridSpan w:val="7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PR</w:t>
            </w:r>
          </w:p>
        </w:tc>
        <w:tc>
          <w:tcPr>
            <w:tcW w:w="1171" w:type="pct"/>
            <w:gridSpan w:val="5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RR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Subunits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0s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0s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0s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0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0s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0s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0s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0s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0s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0s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0s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0s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0s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0s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0s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0s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0s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No. of interfaces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07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9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50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17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1575D6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70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9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9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1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8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2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Average B (Å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vertAlign w:val="superscript"/>
                <w:lang w:eastAsia="en-IN"/>
              </w:rPr>
              <w:t>2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)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atoms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residues/nucleotides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55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58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0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0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</w:t>
            </w:r>
            <w:r w:rsidR="009B0149"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3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60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1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9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15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33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7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5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2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70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4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8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71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6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8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54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084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316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59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8/47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090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182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45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8/35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96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28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8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</w:t>
            </w:r>
            <w:r w:rsidR="00AE0DC3"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/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90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388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5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9/53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04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234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5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0/44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0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69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0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4/14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650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25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22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7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1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50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4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840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150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</w:t>
            </w:r>
            <w:r w:rsidR="00AE0DC3"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5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3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48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±455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3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41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78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9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4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Fraction (%) of    non-polar area (f</w:t>
            </w:r>
            <w:r w:rsidRPr="00A90580">
              <w:rPr>
                <w:rFonts w:ascii="Times New Roman" w:eastAsia="Times New Roman" w:hAnsi="Times New Roman" w:cs="Times New Roman"/>
                <w:kern w:val="24"/>
                <w:position w:val="-5"/>
                <w:sz w:val="16"/>
                <w:szCs w:val="16"/>
                <w:vertAlign w:val="subscript"/>
                <w:lang w:eastAsia="en-IN"/>
              </w:rPr>
              <w:t>np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)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Protein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RNA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0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0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4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9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8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2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</w:t>
            </w:r>
            <w:r w:rsidR="004E679C"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</w:t>
            </w:r>
          </w:p>
          <w:p w:rsidR="00AE0DC3" w:rsidRPr="00A90580" w:rsidRDefault="004E679C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8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</w:t>
            </w:r>
            <w:r w:rsidR="00AE0DC3"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1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1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9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5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0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1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9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6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8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5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40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Fraction (%) of    buried atoms (f</w:t>
            </w:r>
            <w:r w:rsidRPr="00A90580">
              <w:rPr>
                <w:rFonts w:ascii="Times New Roman" w:eastAsia="Times New Roman" w:hAnsi="Times New Roman" w:cs="Times New Roman"/>
                <w:kern w:val="24"/>
                <w:position w:val="-5"/>
                <w:sz w:val="16"/>
                <w:szCs w:val="16"/>
                <w:vertAlign w:val="subscript"/>
                <w:lang w:eastAsia="en-IN"/>
              </w:rPr>
              <w:t>bu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)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Protein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RNA</w:t>
            </w:r>
          </w:p>
        </w:tc>
        <w:tc>
          <w:tcPr>
            <w:tcW w:w="220" w:type="pct"/>
            <w:shd w:val="clear" w:color="auto" w:fill="auto"/>
            <w:vAlign w:val="bottom"/>
          </w:tcPr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</w:tc>
        <w:tc>
          <w:tcPr>
            <w:tcW w:w="221" w:type="pct"/>
            <w:shd w:val="clear" w:color="auto" w:fill="auto"/>
            <w:vAlign w:val="bottom"/>
          </w:tcPr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</w:tc>
        <w:tc>
          <w:tcPr>
            <w:tcW w:w="221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</w:tc>
        <w:tc>
          <w:tcPr>
            <w:tcW w:w="221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</w:tc>
        <w:tc>
          <w:tcPr>
            <w:tcW w:w="234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</w:tc>
        <w:tc>
          <w:tcPr>
            <w:tcW w:w="228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</w:tc>
        <w:tc>
          <w:tcPr>
            <w:tcW w:w="258" w:type="pct"/>
            <w:shd w:val="clear" w:color="auto" w:fill="auto"/>
            <w:vAlign w:val="bottom"/>
          </w:tcPr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4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5</w:t>
            </w:r>
          </w:p>
        </w:tc>
        <w:tc>
          <w:tcPr>
            <w:tcW w:w="258" w:type="pct"/>
            <w:shd w:val="clear" w:color="auto" w:fill="auto"/>
            <w:vAlign w:val="bottom"/>
          </w:tcPr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1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1</w:t>
            </w:r>
          </w:p>
        </w:tc>
        <w:tc>
          <w:tcPr>
            <w:tcW w:w="278" w:type="pct"/>
            <w:shd w:val="clear" w:color="auto" w:fill="auto"/>
            <w:vAlign w:val="bottom"/>
          </w:tcPr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0</w:t>
            </w:r>
          </w:p>
        </w:tc>
        <w:tc>
          <w:tcPr>
            <w:tcW w:w="258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3</w:t>
            </w:r>
          </w:p>
        </w:tc>
        <w:tc>
          <w:tcPr>
            <w:tcW w:w="258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4</w:t>
            </w:r>
          </w:p>
        </w:tc>
        <w:tc>
          <w:tcPr>
            <w:tcW w:w="238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</w:t>
            </w:r>
          </w:p>
        </w:tc>
        <w:tc>
          <w:tcPr>
            <w:tcW w:w="222" w:type="pct"/>
            <w:gridSpan w:val="2"/>
            <w:shd w:val="clear" w:color="auto" w:fill="auto"/>
            <w:vAlign w:val="bottom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7</w:t>
            </w:r>
          </w:p>
        </w:tc>
        <w:tc>
          <w:tcPr>
            <w:tcW w:w="221" w:type="pct"/>
            <w:shd w:val="clear" w:color="auto" w:fill="auto"/>
            <w:vAlign w:val="bottom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8</w:t>
            </w:r>
          </w:p>
        </w:tc>
        <w:tc>
          <w:tcPr>
            <w:tcW w:w="258" w:type="pct"/>
            <w:shd w:val="clear" w:color="auto" w:fill="auto"/>
            <w:vAlign w:val="bottom"/>
          </w:tcPr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1</w:t>
            </w:r>
          </w:p>
        </w:tc>
        <w:tc>
          <w:tcPr>
            <w:tcW w:w="258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2</w:t>
            </w:r>
          </w:p>
        </w:tc>
        <w:tc>
          <w:tcPr>
            <w:tcW w:w="216" w:type="pct"/>
            <w:shd w:val="clear" w:color="auto" w:fill="auto"/>
            <w:vAlign w:val="bottom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3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Density index (LD)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Protein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RNA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3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2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3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A6E30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1</w:t>
            </w:r>
          </w:p>
          <w:p w:rsidR="00AE0DC3" w:rsidRPr="00A90580" w:rsidRDefault="004E679C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0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3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36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3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2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1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2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20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65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37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63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71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52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H-bonds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No. per interface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B per bond (Å</w:t>
            </w:r>
            <w:r w:rsidRPr="00A90580">
              <w:rPr>
                <w:rFonts w:ascii="Times New Roman" w:eastAsia="Times New Roman" w:hAnsi="Times New Roman" w:cs="Times New Roman"/>
                <w:kern w:val="24"/>
                <w:position w:val="6"/>
                <w:sz w:val="16"/>
                <w:szCs w:val="16"/>
                <w:vertAlign w:val="superscript"/>
                <w:lang w:eastAsia="en-IN"/>
              </w:rPr>
              <w:t>2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)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>per 1000 Å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B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47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39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2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2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9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5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8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30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136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7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23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135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7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2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215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5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3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23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11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2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17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6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35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  <w:t>2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24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5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00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0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7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63</w:t>
            </w:r>
          </w:p>
          <w:p w:rsidR="00AE0DC3" w:rsidRPr="00A90580" w:rsidRDefault="00377DEF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9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7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4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3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8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12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val="en-IN" w:eastAsia="en-IN"/>
              </w:rPr>
              <w:t>Salt bridges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val="en-IN" w:eastAsia="en-IN"/>
              </w:rPr>
              <w:t>No. per interface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val="en-IN"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val="en-IN" w:eastAsia="en-IN"/>
              </w:rPr>
              <w:t>B per bridge (Å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vertAlign w:val="superscript"/>
                <w:lang w:val="en-IN" w:eastAsia="en-IN"/>
              </w:rPr>
              <w:t>2</w:t>
            </w: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val="en-IN" w:eastAsia="en-IN"/>
              </w:rPr>
              <w:t>)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>per 1000 Å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B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85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95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415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2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6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3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23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9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3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1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370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3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6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20</w:t>
            </w:r>
            <w:r w:rsidR="00AE0DC3"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5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99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5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24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5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29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4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16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iCs/>
                <w:sz w:val="16"/>
                <w:szCs w:val="16"/>
                <w:lang w:val="en-IN"/>
              </w:rPr>
              <w:t>3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  <w:t>Sc index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5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5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5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7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7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0.7</w:t>
            </w:r>
          </w:p>
        </w:tc>
      </w:tr>
      <w:tr w:rsidR="00F92980" w:rsidRPr="00A90580" w:rsidTr="00333C8B">
        <w:trPr>
          <w:trHeight w:val="306"/>
        </w:trPr>
        <w:tc>
          <w:tcPr>
            <w:tcW w:w="933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>Secondary structure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>No. of residues in Helix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    per interface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    per 1000 Å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B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>No. of residues in Strands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    per interface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    per 1000 Å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B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>No. of residues in others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    per interface</w:t>
            </w:r>
          </w:p>
          <w:p w:rsidR="00AE0DC3" w:rsidRPr="00A90580" w:rsidRDefault="00AE0DC3" w:rsidP="00333C8B">
            <w:pPr>
              <w:spacing w:after="0" w:line="240" w:lineRule="auto"/>
              <w:rPr>
                <w:rFonts w:ascii="Times New Roman" w:eastAsia="Times New Roman" w:hAnsi="Times New Roman" w:cs="Times New Roman"/>
                <w:kern w:val="24"/>
                <w:sz w:val="16"/>
                <w:szCs w:val="16"/>
                <w:lang w:eastAsia="en-IN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    per 1000 Å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A90580">
              <w:rPr>
                <w:rFonts w:ascii="Times New Roman" w:hAnsi="Times New Roman" w:cs="Times New Roman"/>
                <w:sz w:val="16"/>
                <w:szCs w:val="16"/>
              </w:rPr>
              <w:t xml:space="preserve"> B</w:t>
            </w:r>
          </w:p>
        </w:tc>
        <w:tc>
          <w:tcPr>
            <w:tcW w:w="220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347D7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3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9B0149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2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2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9</w:t>
            </w:r>
          </w:p>
        </w:tc>
        <w:tc>
          <w:tcPr>
            <w:tcW w:w="22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0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1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8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2</w:t>
            </w:r>
          </w:p>
          <w:p w:rsidR="00AE0DC3" w:rsidRPr="00A90580" w:rsidRDefault="00004C1A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6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2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8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</w:tc>
        <w:tc>
          <w:tcPr>
            <w:tcW w:w="27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C12517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8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5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5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9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3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4</w:t>
            </w:r>
          </w:p>
        </w:tc>
        <w:tc>
          <w:tcPr>
            <w:tcW w:w="23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7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6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2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10</w:t>
            </w:r>
          </w:p>
        </w:tc>
        <w:tc>
          <w:tcPr>
            <w:tcW w:w="222" w:type="pct"/>
            <w:gridSpan w:val="2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21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58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  <w:tc>
          <w:tcPr>
            <w:tcW w:w="216" w:type="pct"/>
            <w:shd w:val="clear" w:color="auto" w:fill="auto"/>
            <w:vAlign w:val="center"/>
          </w:tcPr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  <w:p w:rsidR="00AE0DC3" w:rsidRPr="00A90580" w:rsidRDefault="00AE0DC3" w:rsidP="00333C8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A90580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  <w:t>-</w:t>
            </w:r>
          </w:p>
        </w:tc>
      </w:tr>
    </w:tbl>
    <w:p w:rsidR="00333C8B" w:rsidRDefault="00AE0DC3" w:rsidP="00333C8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3C621E" w:rsidRDefault="003C621E" w:rsidP="00333C8B">
      <w:pPr>
        <w:rPr>
          <w:rFonts w:ascii="Times New Roman" w:hAnsi="Times New Roman" w:cs="Times New Roman"/>
          <w:sz w:val="24"/>
          <w:szCs w:val="24"/>
        </w:rPr>
      </w:pPr>
    </w:p>
    <w:p w:rsidR="00B80EE0" w:rsidRPr="00824328" w:rsidRDefault="00B80EE0" w:rsidP="00B80EE0">
      <w:pPr>
        <w:pStyle w:val="Heading1"/>
        <w:rPr>
          <w:szCs w:val="24"/>
          <w:highlight w:val="yellow"/>
        </w:rPr>
      </w:pPr>
      <w:r w:rsidRPr="00824328">
        <w:rPr>
          <w:szCs w:val="24"/>
          <w:highlight w:val="yellow"/>
        </w:rPr>
        <w:lastRenderedPageBreak/>
        <w:t>Table S2: Intersubunit interactions</w:t>
      </w:r>
    </w:p>
    <w:p w:rsidR="00B80EE0" w:rsidRPr="00824328" w:rsidRDefault="00B80EE0" w:rsidP="00B80EE0">
      <w:pPr>
        <w:spacing w:after="0" w:line="240" w:lineRule="auto"/>
        <w:rPr>
          <w:rFonts w:ascii="Times New Roman" w:hAnsi="Times New Roman"/>
          <w:b/>
          <w:sz w:val="18"/>
          <w:szCs w:val="18"/>
          <w:highlight w:val="yellow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68"/>
        <w:gridCol w:w="1368"/>
        <w:gridCol w:w="1368"/>
        <w:gridCol w:w="1944"/>
        <w:gridCol w:w="1710"/>
      </w:tblGrid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Organism</w:t>
            </w:r>
          </w:p>
        </w:tc>
        <w:tc>
          <w:tcPr>
            <w:tcW w:w="2736" w:type="dxa"/>
            <w:gridSpan w:val="2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PP interfaces</w:t>
            </w:r>
          </w:p>
        </w:tc>
        <w:tc>
          <w:tcPr>
            <w:tcW w:w="3654" w:type="dxa"/>
            <w:gridSpan w:val="2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PR interfaces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Interacting subunits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Size B (Å</w:t>
            </w:r>
            <w:r w:rsidRPr="00824328">
              <w:rPr>
                <w:rFonts w:ascii="Times New Roman" w:hAnsi="Times New Roman" w:cs="Times New Roman"/>
                <w:highlight w:val="yellow"/>
                <w:vertAlign w:val="superscript"/>
              </w:rPr>
              <w:t>2</w:t>
            </w:r>
            <w:r w:rsidRPr="00824328">
              <w:rPr>
                <w:rFonts w:ascii="Times New Roman" w:hAnsi="Times New Roman" w:cs="Times New Roman"/>
                <w:highlight w:val="yellow"/>
              </w:rPr>
              <w:t>)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Interacting subunits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Size B (Å</w:t>
            </w:r>
            <w:r w:rsidRPr="00824328">
              <w:rPr>
                <w:rFonts w:ascii="Times New Roman" w:hAnsi="Times New Roman" w:cs="Times New Roman"/>
                <w:highlight w:val="yellow"/>
                <w:vertAlign w:val="superscript"/>
              </w:rPr>
              <w:t>2</w:t>
            </w:r>
            <w:r w:rsidRPr="00824328">
              <w:rPr>
                <w:rFonts w:ascii="Times New Roman" w:hAnsi="Times New Roman" w:cs="Times New Roman"/>
                <w:highlight w:val="yellow"/>
              </w:rPr>
              <w:t>)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prokaryotes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bL31:uS19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896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6S rRNA:bL19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925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bL31:uS13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856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6S rRNA:uL14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608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uL5:uS13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60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6S rRNA: uL2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377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uL2:bS6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08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3S rRNA: uS15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666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3S rRNA: uS13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326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eukaryotes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eL24:eS6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765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S rRNA: eL41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568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uL5:uS19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568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S rRNA:eL19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300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eL19:eS7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313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S rRNA:eL24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102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eL43:eS1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75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S rRNA:uL2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937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uL3:eS6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7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S rRNA:eL43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813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uL5:uS13</w:t>
            </w: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57</w:t>
            </w: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18S rRNA:eL23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634</w:t>
            </w:r>
          </w:p>
        </w:tc>
      </w:tr>
      <w:tr w:rsidR="003C621E" w:rsidRPr="00824328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5S rRNA:eS8</w:t>
            </w:r>
          </w:p>
        </w:tc>
        <w:tc>
          <w:tcPr>
            <w:tcW w:w="1710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701</w:t>
            </w:r>
          </w:p>
        </w:tc>
      </w:tr>
      <w:tr w:rsidR="003C621E" w:rsidRPr="00A90580" w:rsidTr="00B80EE0"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368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944" w:type="dxa"/>
          </w:tcPr>
          <w:p w:rsidR="003C621E" w:rsidRPr="00824328" w:rsidRDefault="003C621E" w:rsidP="00B80EE0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25S rRNA:uS15</w:t>
            </w:r>
          </w:p>
        </w:tc>
        <w:tc>
          <w:tcPr>
            <w:tcW w:w="1710" w:type="dxa"/>
          </w:tcPr>
          <w:p w:rsidR="003C621E" w:rsidRPr="00A90580" w:rsidRDefault="003C621E" w:rsidP="00B80EE0">
            <w:pPr>
              <w:jc w:val="center"/>
              <w:rPr>
                <w:rFonts w:ascii="Times New Roman" w:hAnsi="Times New Roman" w:cs="Times New Roman"/>
              </w:rPr>
            </w:pPr>
            <w:r w:rsidRPr="00824328">
              <w:rPr>
                <w:rFonts w:ascii="Times New Roman" w:hAnsi="Times New Roman" w:cs="Times New Roman"/>
                <w:highlight w:val="yellow"/>
              </w:rPr>
              <w:t>335</w:t>
            </w:r>
          </w:p>
        </w:tc>
      </w:tr>
    </w:tbl>
    <w:p w:rsidR="00B80EE0" w:rsidRDefault="003C621E" w:rsidP="003C621E">
      <w:r>
        <w:br w:type="page"/>
      </w:r>
    </w:p>
    <w:p w:rsidR="00B80EE0" w:rsidRPr="003C621E" w:rsidRDefault="00B80EE0" w:rsidP="00A90580">
      <w:pPr>
        <w:pStyle w:val="Heading1"/>
        <w:spacing w:after="240"/>
      </w:pPr>
      <w:r w:rsidRPr="003C621E">
        <w:rPr>
          <w:highlight w:val="yellow"/>
        </w:rPr>
        <w:lastRenderedPageBreak/>
        <w:t xml:space="preserve">Table </w:t>
      </w:r>
      <w:r>
        <w:rPr>
          <w:highlight w:val="yellow"/>
        </w:rPr>
        <w:t>S3</w:t>
      </w:r>
      <w:r w:rsidRPr="003C621E">
        <w:rPr>
          <w:highlight w:val="yellow"/>
        </w:rPr>
        <w:t>. The summary of similarities as well as differences in the interface properties between prokaryotes and eukaryotes</w:t>
      </w:r>
      <w:r w:rsidRPr="003C621E">
        <w:t xml:space="preserve"> </w:t>
      </w:r>
    </w:p>
    <w:tbl>
      <w:tblPr>
        <w:tblStyle w:val="TableGrid"/>
        <w:tblW w:w="13716" w:type="dxa"/>
        <w:tblLook w:val="04A0" w:firstRow="1" w:lastRow="0" w:firstColumn="1" w:lastColumn="0" w:noHBand="0" w:noVBand="1"/>
      </w:tblPr>
      <w:tblGrid>
        <w:gridCol w:w="2600"/>
        <w:gridCol w:w="5326"/>
        <w:gridCol w:w="5790"/>
      </w:tblGrid>
      <w:tr w:rsidR="00B80EE0" w:rsidRPr="00A90580" w:rsidTr="00824328">
        <w:trPr>
          <w:trHeight w:val="440"/>
        </w:trPr>
        <w:tc>
          <w:tcPr>
            <w:tcW w:w="2600" w:type="dxa"/>
          </w:tcPr>
          <w:p w:rsidR="00B80EE0" w:rsidRPr="00A90580" w:rsidRDefault="00C71371" w:rsidP="00C71371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The structural and physicochemical properties</w:t>
            </w:r>
          </w:p>
        </w:tc>
        <w:tc>
          <w:tcPr>
            <w:tcW w:w="5326" w:type="dxa"/>
          </w:tcPr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prokaryotes</w:t>
            </w:r>
          </w:p>
        </w:tc>
        <w:tc>
          <w:tcPr>
            <w:tcW w:w="5789" w:type="dxa"/>
          </w:tcPr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eukaryotes</w:t>
            </w:r>
          </w:p>
        </w:tc>
      </w:tr>
      <w:tr w:rsidR="00B80EE0" w:rsidRPr="00A90580" w:rsidTr="00B80EE0">
        <w:trPr>
          <w:trHeight w:val="1169"/>
        </w:trPr>
        <w:tc>
          <w:tcPr>
            <w:tcW w:w="2600" w:type="dxa"/>
          </w:tcPr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 xml:space="preserve">Similarities </w:t>
            </w:r>
          </w:p>
        </w:tc>
        <w:tc>
          <w:tcPr>
            <w:tcW w:w="11115" w:type="dxa"/>
            <w:gridSpan w:val="2"/>
          </w:tcPr>
          <w:p w:rsidR="00B80EE0" w:rsidRPr="00A90580" w:rsidRDefault="00B80EE0" w:rsidP="00B80EE0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The largest PR 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interface is</w:t>
            </w:r>
            <w:r w:rsidRPr="00A90580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 found between LSU and the smallest is found between LSU and SSU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At the RNA side of PR interfaces, the 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np 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is</w:t>
            </w:r>
            <w:r w:rsidRPr="00A90580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 higher in SSU and lower between LSU and SSU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C71371" w:rsidP="00B80EE0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/>
                <w:sz w:val="16"/>
                <w:szCs w:val="16"/>
                <w:highlight w:val="yellow"/>
              </w:rPr>
              <w:t>A</w:t>
            </w:r>
            <w:r w:rsidR="00B80EE0" w:rsidRPr="00A90580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verage </w:t>
            </w:r>
            <w:r w:rsidR="00B80EE0"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f</w:t>
            </w:r>
            <w:r w:rsidR="00B80EE0"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bu </w:t>
            </w:r>
            <w:r w:rsidR="00B80EE0"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is</w:t>
            </w:r>
            <w:r w:rsidR="00B80EE0" w:rsidRPr="00A90580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 higher in the LSU and significantly lower (p-value &lt; 0.05) between LSU and SSU</w:t>
            </w:r>
            <w:r>
              <w:rPr>
                <w:rFonts w:ascii="Times New Roman" w:hAnsi="Times New Roman"/>
                <w:sz w:val="16"/>
                <w:szCs w:val="16"/>
                <w:highlight w:val="yellow"/>
              </w:rPr>
              <w:t>.</w:t>
            </w:r>
          </w:p>
          <w:p w:rsidR="00C71371" w:rsidRPr="00C71371" w:rsidRDefault="00B80EE0" w:rsidP="00B80EE0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C71371">
              <w:rPr>
                <w:rFonts w:ascii="Times New Roman" w:hAnsi="Times New Roman"/>
                <w:sz w:val="16"/>
                <w:szCs w:val="16"/>
                <w:highlight w:val="yellow"/>
              </w:rPr>
              <w:t>LD is significantly poor at the int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</w:rPr>
              <w:t>erfaces between the LSU and SSU.</w:t>
            </w:r>
          </w:p>
          <w:p w:rsidR="00B80EE0" w:rsidRPr="00C71371" w:rsidRDefault="00B80EE0" w:rsidP="00B80EE0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C71371">
              <w:rPr>
                <w:rFonts w:ascii="Times New Roman" w:hAnsi="Times New Roman"/>
                <w:sz w:val="16"/>
                <w:szCs w:val="16"/>
                <w:highlight w:val="yellow"/>
              </w:rPr>
              <w:t>Among all the subunits of prokaryotes and eukaryotes, RR interfaces have the highest S</w:t>
            </w:r>
            <w:r w:rsidRPr="00C71371">
              <w:rPr>
                <w:rFonts w:ascii="Times New Roman" w:hAnsi="Times New Roman"/>
                <w:sz w:val="16"/>
                <w:szCs w:val="16"/>
                <w:highlight w:val="yellow"/>
                <w:vertAlign w:val="subscript"/>
              </w:rPr>
              <w:t>c</w:t>
            </w:r>
            <w:r w:rsidRPr="00C71371">
              <w:rPr>
                <w:rFonts w:ascii="Times New Roman" w:hAnsi="Times New Roman"/>
                <w:sz w:val="16"/>
                <w:szCs w:val="16"/>
                <w:highlight w:val="yellow"/>
              </w:rPr>
              <w:t xml:space="preserve"> values than PP and PR interfaces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 xml:space="preserve">The LSU r-protein eL22 has four interacting partners and SSU r-proteins eS8, uS15, uS11, uS19, 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lang w:val="en-IN"/>
              </w:rPr>
              <w:t xml:space="preserve">and </w:t>
            </w:r>
            <w:r w:rsidRPr="00A90580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 xml:space="preserve">eS19 have 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lang w:val="en-IN"/>
              </w:rPr>
              <w:t>equivalent</w:t>
            </w:r>
            <w:r w:rsidRPr="00A90580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 xml:space="preserve"> number of interacting partners in both prokaryotes and eukaryotes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>.</w:t>
            </w:r>
          </w:p>
        </w:tc>
      </w:tr>
      <w:tr w:rsidR="00B80EE0" w:rsidRPr="00A90580" w:rsidTr="00B80EE0">
        <w:trPr>
          <w:trHeight w:val="1169"/>
        </w:trPr>
        <w:tc>
          <w:tcPr>
            <w:tcW w:w="2600" w:type="dxa"/>
          </w:tcPr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 xml:space="preserve">Differences </w:t>
            </w:r>
          </w:p>
        </w:tc>
        <w:tc>
          <w:tcPr>
            <w:tcW w:w="5326" w:type="dxa"/>
          </w:tcPr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The largest PP interfaces are in the LSU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np 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is higher between LSU and SSU at PP interfaces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np 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is higher in LSU at the protein side of PR interfaces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C71371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 xml:space="preserve">At PR </w:t>
            </w:r>
            <w:r w:rsidR="00B80EE0"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interfaces, LD is higher in LSU</w:t>
            </w:r>
            <w: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C71371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Overall LD is lower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Salt bridge density is lower at PR interfaces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>The average number of interacting partners for SSU, LSU r-proteins and RNA are three, three and 15 respectively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>.</w:t>
            </w:r>
          </w:p>
        </w:tc>
        <w:tc>
          <w:tcPr>
            <w:tcW w:w="5789" w:type="dxa"/>
          </w:tcPr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The largest PP interfaces are in the SSU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np 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is higher in LSU at PP interfaces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np 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is higher between LSU and SSU at the protein side of PR interfaces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At PR interfaces, LD is higher in SSU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Overall LD is higher</w:t>
            </w:r>
            <w:r w:rsidR="00C71371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.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 xml:space="preserve"> 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 xml:space="preserve">Salt bridge density is higher at PR </w:t>
            </w:r>
            <w:r w:rsidR="00411432"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interfaces.</w:t>
            </w:r>
          </w:p>
          <w:p w:rsidR="00B80EE0" w:rsidRPr="00A90580" w:rsidRDefault="00B80EE0" w:rsidP="00B80EE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>The average number of interacting partners for SSU, LSU r-proteins and RNA are six, nine and 33 respectively</w:t>
            </w:r>
            <w:r w:rsidR="00C71371">
              <w:rPr>
                <w:rFonts w:ascii="Times New Roman" w:hAnsi="Times New Roman"/>
                <w:sz w:val="16"/>
                <w:szCs w:val="16"/>
                <w:highlight w:val="yellow"/>
                <w:lang w:val="en-IN"/>
              </w:rPr>
              <w:t>.</w:t>
            </w:r>
          </w:p>
        </w:tc>
      </w:tr>
      <w:tr w:rsidR="00B80EE0" w:rsidRPr="00A90580" w:rsidTr="00824328">
        <w:trPr>
          <w:trHeight w:val="935"/>
        </w:trPr>
        <w:tc>
          <w:tcPr>
            <w:tcW w:w="13716" w:type="dxa"/>
            <w:gridSpan w:val="3"/>
          </w:tcPr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  <w:shd w:val="clear" w:color="auto" w:fill="FFFFFF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  <w:shd w:val="clear" w:color="auto" w:fill="FFFFFF"/>
              </w:rPr>
              <w:t>LSU: Large subunit, SSU: Small subunit, PP: Protein-protein, PR: Protein-RNA, RR: RNA-RNA</w:t>
            </w:r>
            <w:r w:rsidR="00B3367F">
              <w:rPr>
                <w:rFonts w:ascii="Times New Roman" w:hAnsi="Times New Roman" w:cs="Times New Roman"/>
                <w:sz w:val="16"/>
                <w:szCs w:val="16"/>
                <w:highlight w:val="yellow"/>
                <w:shd w:val="clear" w:color="auto" w:fill="FFFFFF"/>
              </w:rPr>
              <w:t>.</w:t>
            </w:r>
          </w:p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  <w:shd w:val="clear" w:color="auto" w:fill="FFFFFF"/>
              </w:rPr>
            </w:pPr>
            <w:r w:rsidRPr="00A90580">
              <w:rPr>
                <w:rFonts w:ascii="Times New Roman" w:hAnsi="Times New Roman" w:cs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 w:cs="Times New Roman"/>
                <w:noProof/>
                <w:sz w:val="16"/>
                <w:szCs w:val="16"/>
                <w:highlight w:val="yellow"/>
                <w:vertAlign w:val="subscript"/>
              </w:rPr>
              <w:t>np: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  <w:shd w:val="clear" w:color="auto" w:fill="FFFFFF"/>
              </w:rPr>
              <w:t xml:space="preserve"> Percentage of area contributed by the non-polar groups (carbon-containing groups).</w:t>
            </w:r>
          </w:p>
          <w:p w:rsidR="00B80EE0" w:rsidRPr="00A90580" w:rsidRDefault="00B80EE0" w:rsidP="00B80EE0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hAnsi="Times New Roman" w:cs="Times New Roman"/>
                <w:noProof/>
                <w:sz w:val="16"/>
                <w:szCs w:val="16"/>
                <w:highlight w:val="yellow"/>
              </w:rPr>
              <w:t>f</w:t>
            </w:r>
            <w:r w:rsidRPr="00A90580">
              <w:rPr>
                <w:rFonts w:ascii="Times New Roman" w:hAnsi="Times New Roman" w:cs="Times New Roman"/>
                <w:noProof/>
                <w:sz w:val="16"/>
                <w:szCs w:val="16"/>
                <w:highlight w:val="yellow"/>
                <w:vertAlign w:val="subscript"/>
              </w:rPr>
              <w:t xml:space="preserve">bu : 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  <w:shd w:val="clear" w:color="auto" w:fill="FFFFFF"/>
              </w:rPr>
              <w:t xml:space="preserve">Percentage of area contributed by </w:t>
            </w: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 xml:space="preserve">the interface atoms that are fully </w:t>
            </w:r>
            <w:r w:rsidR="00411432"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buried.</w:t>
            </w:r>
          </w:p>
          <w:p w:rsidR="00B80EE0" w:rsidRPr="00A90580" w:rsidRDefault="00B80EE0" w:rsidP="00B80EE0">
            <w:pPr>
              <w:rPr>
                <w:rFonts w:ascii="Times New Roman" w:eastAsia="Calibri" w:hAnsi="Times New Roman" w:cs="Times New Roman"/>
                <w:sz w:val="16"/>
                <w:szCs w:val="16"/>
                <w:highlight w:val="yellow"/>
              </w:rPr>
            </w:pPr>
            <w:r w:rsidRPr="00A90580">
              <w:rPr>
                <w:rFonts w:ascii="Times New Roman" w:eastAsia="Calibri" w:hAnsi="Times New Roman" w:cs="Times New Roman"/>
                <w:sz w:val="16"/>
                <w:szCs w:val="16"/>
                <w:highlight w:val="yellow"/>
              </w:rPr>
              <w:t xml:space="preserve">LD is the mean number of interface atoms that are within 12 Å of a given interface </w:t>
            </w:r>
            <w:r w:rsidR="00411432" w:rsidRPr="00A90580">
              <w:rPr>
                <w:rFonts w:ascii="Times New Roman" w:eastAsia="Calibri" w:hAnsi="Times New Roman" w:cs="Times New Roman"/>
                <w:sz w:val="16"/>
                <w:szCs w:val="16"/>
                <w:highlight w:val="yellow"/>
              </w:rPr>
              <w:t>atom.</w:t>
            </w:r>
          </w:p>
          <w:p w:rsidR="00B80EE0" w:rsidRPr="00A90580" w:rsidRDefault="00B80EE0" w:rsidP="00B80EE0">
            <w:pPr>
              <w:jc w:val="both"/>
              <w:rPr>
                <w:rFonts w:cs="Times New Roman"/>
                <w:sz w:val="16"/>
                <w:szCs w:val="16"/>
              </w:rPr>
            </w:pPr>
            <w:r w:rsidRPr="00A90580"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  <w:t>Sc index: Shape complementarity and was calculated using the GPU-SC program</w:t>
            </w:r>
            <w:r w:rsidR="00B3367F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</w:tbl>
    <w:p w:rsidR="00A90580" w:rsidRDefault="00A90580" w:rsidP="00A90580"/>
    <w:p w:rsidR="00A90580" w:rsidRDefault="00A90580" w:rsidP="00A90580">
      <w:pPr>
        <w:rPr>
          <w:rFonts w:ascii="Times New Roman" w:eastAsiaTheme="majorEastAsia" w:hAnsi="Times New Roman" w:cstheme="majorBidi"/>
          <w:sz w:val="24"/>
          <w:szCs w:val="32"/>
        </w:rPr>
      </w:pPr>
      <w:r>
        <w:br w:type="page"/>
      </w:r>
    </w:p>
    <w:p w:rsidR="00F56CDB" w:rsidRDefault="00EB05E8" w:rsidP="00A90580">
      <w:pPr>
        <w:pStyle w:val="Heading1"/>
        <w:spacing w:after="240"/>
      </w:pPr>
      <w:r w:rsidRPr="00333C8B">
        <w:lastRenderedPageBreak/>
        <w:t>Table S</w:t>
      </w:r>
      <w:r w:rsidR="00B80EE0">
        <w:t>4</w:t>
      </w:r>
      <w:r w:rsidR="00DA1AEA" w:rsidRPr="00333C8B">
        <w:t>.</w:t>
      </w:r>
      <w:r w:rsidR="00DC7F6B" w:rsidRPr="00333C8B">
        <w:t xml:space="preserve"> The structural and physicochemical properties</w:t>
      </w:r>
      <w:r w:rsidR="00333C8B" w:rsidRPr="00333C8B">
        <w:t xml:space="preserve"> of r-proteins at PR interfaces</w:t>
      </w:r>
    </w:p>
    <w:tbl>
      <w:tblPr>
        <w:tblStyle w:val="TableGrid"/>
        <w:tblW w:w="13191" w:type="dxa"/>
        <w:tblLook w:val="04A0" w:firstRow="1" w:lastRow="0" w:firstColumn="1" w:lastColumn="0" w:noHBand="0" w:noVBand="1"/>
      </w:tblPr>
      <w:tblGrid>
        <w:gridCol w:w="1359"/>
        <w:gridCol w:w="1001"/>
        <w:gridCol w:w="1116"/>
        <w:gridCol w:w="740"/>
        <w:gridCol w:w="1073"/>
        <w:gridCol w:w="986"/>
        <w:gridCol w:w="767"/>
        <w:gridCol w:w="767"/>
        <w:gridCol w:w="657"/>
        <w:gridCol w:w="877"/>
        <w:gridCol w:w="1096"/>
        <w:gridCol w:w="986"/>
        <w:gridCol w:w="888"/>
        <w:gridCol w:w="878"/>
      </w:tblGrid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PDB I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r-proteins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Clas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 (Å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No. of atoms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No. of residues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np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bu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D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H-bond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Salt bridges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Helices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Strands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Others</w:t>
            </w:r>
            <w:r w:rsidRPr="00333C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e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XZ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1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V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6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U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9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T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T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0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S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S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R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9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P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1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O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2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N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3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M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0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K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5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I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4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G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4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F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6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D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D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3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C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6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B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3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3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5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2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2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1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6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dm6_0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9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J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4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Z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6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5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0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1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1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3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1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6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5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0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5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8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k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2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4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i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5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g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0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f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5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4yb2_e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e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0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d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6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d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c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9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2_a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3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V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3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V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4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H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G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3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f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6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e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7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D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3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d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8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C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B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4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a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yb1_A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0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Z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4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V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U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5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T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T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5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S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S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R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7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P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7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O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4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N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6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M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0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K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8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I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1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G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9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D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D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9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C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3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B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7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4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9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3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0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fa_2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3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BZ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B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B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6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B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9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W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7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4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5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9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0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8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0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K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8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2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6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9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2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2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5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8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3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5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50S_A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L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1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M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MW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K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I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C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7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5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8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7532D9"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6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8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0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9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K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7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0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2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7532D9"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bS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2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97658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w2f_30S_A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7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6067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3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5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3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3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5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3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2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8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2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9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2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9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W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0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0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0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8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4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7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6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2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1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0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1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1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K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9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4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2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5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0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8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1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12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5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94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0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P_1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3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8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7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4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7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G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8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7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7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8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7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6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U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5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0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2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0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0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4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4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8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1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5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6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G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5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3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4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9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0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2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8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6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1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Z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1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1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9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6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2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6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4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6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6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6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3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0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7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J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4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7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0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g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6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G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6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8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2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4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L3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9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05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0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74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19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88_5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L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8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Z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4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X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7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V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99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4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RACK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Q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7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8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3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1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5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K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2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23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2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595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G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51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3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0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89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uS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4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L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7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1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ar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290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1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</w:tr>
      <w:tr w:rsidR="007532D9" w:rsidRPr="00C47029" w:rsidTr="007532D9">
        <w:trPr>
          <w:trHeight w:val="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4V5O_A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eS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Intermedi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7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7532D9" w:rsidRPr="00333C8B" w:rsidRDefault="007532D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33C8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907B7E" w:rsidRPr="00C47029" w:rsidTr="00995BDF">
        <w:trPr>
          <w:trHeight w:val="15"/>
        </w:trPr>
        <w:tc>
          <w:tcPr>
            <w:tcW w:w="13191" w:type="dxa"/>
            <w:gridSpan w:val="1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:rsidR="00907B7E" w:rsidRDefault="00907B7E" w:rsidP="00907B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 xml:space="preserve">interface area B, </w:t>
            </w:r>
            <w:r w:rsidRPr="00C4702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 xml:space="preserve"> fraction of non-polar area, </w:t>
            </w:r>
            <w:r w:rsidRPr="00C4702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 xml:space="preserve"> fraction of buried atoms, </w:t>
            </w:r>
            <w:r w:rsidRPr="00C4702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d 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 xml:space="preserve">local density, </w:t>
            </w:r>
            <w:r w:rsidRPr="00C4702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 xml:space="preserve"> non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gulatory secondary structures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907B7E" w:rsidRPr="00214BA3" w:rsidRDefault="00907B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47029">
              <w:rPr>
                <w:rFonts w:ascii="Times New Roman" w:hAnsi="Times New Roman" w:cs="Times New Roman"/>
                <w:sz w:val="20"/>
                <w:szCs w:val="20"/>
              </w:rPr>
              <w:t>b: bacterial, e: eukaryotic, u: univers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 r-prot</w:t>
            </w:r>
            <w:r w:rsidR="00995BDF">
              <w:rPr>
                <w:rFonts w:ascii="Times New Roman" w:hAnsi="Times New Roman" w:cs="Times New Roman"/>
                <w:sz w:val="20"/>
                <w:szCs w:val="20"/>
              </w:rPr>
              <w:t>ein nomenclature is taken from 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 et al. 2014</w:t>
            </w:r>
            <w:hyperlink w:anchor="_ENREF_1" w:tooltip="Ban, 2014 #33" w:history="1"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CYW48L0F1dGhvcj48WWVhcj4yMDE0PC9ZZWFyPjxSZWNO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</w:fldData>
                </w:fldChar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 </w:instrText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CYW48L0F1dGhvcj48WWVhcj4yMDE0PC9ZZWFyPjxSZWNO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</w:fldData>
                </w:fldChar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.DATA </w:instrText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="001461B3" w:rsidRPr="001461B3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1</w:t>
              </w:r>
              <w:r w:rsidR="001461B3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:rsidR="00C851B7" w:rsidRDefault="00C851B7"/>
    <w:p w:rsidR="00AF10CA" w:rsidRDefault="00AF10CA"/>
    <w:p w:rsidR="00AF10CA" w:rsidRDefault="00AF10CA"/>
    <w:p w:rsidR="003C621E" w:rsidRDefault="003C621E"/>
    <w:p w:rsidR="001461B3" w:rsidRDefault="001461B3"/>
    <w:p w:rsidR="001461B3" w:rsidRDefault="001461B3" w:rsidP="001461B3">
      <w:pPr>
        <w:pStyle w:val="Heading1"/>
      </w:pPr>
      <w:r>
        <w:t>References</w:t>
      </w:r>
    </w:p>
    <w:p w:rsidR="001461B3" w:rsidRPr="001461B3" w:rsidRDefault="001461B3" w:rsidP="001461B3">
      <w:pPr>
        <w:spacing w:line="240" w:lineRule="auto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1461B3">
        <w:rPr>
          <w:rFonts w:ascii="Calibri" w:hAnsi="Calibri"/>
          <w:noProof/>
        </w:rPr>
        <w:t>1.</w:t>
      </w:r>
      <w:r w:rsidRPr="001461B3">
        <w:rPr>
          <w:rFonts w:ascii="Calibri" w:hAnsi="Calibri"/>
          <w:noProof/>
        </w:rPr>
        <w:tab/>
        <w:t>Ban N, Beckmann R, Cate JH, Dinman JD, Dragon F, Ellis SR, et al. A new system for naming ribosomal proteins. Current opinion in structural biology 2014; 24:165-9.</w:t>
      </w:r>
      <w:bookmarkEnd w:id="1"/>
    </w:p>
    <w:p w:rsidR="001461B3" w:rsidRDefault="001461B3" w:rsidP="001461B3">
      <w:pPr>
        <w:spacing w:line="240" w:lineRule="auto"/>
        <w:rPr>
          <w:noProof/>
        </w:rPr>
      </w:pPr>
    </w:p>
    <w:p w:rsidR="003C621E" w:rsidRDefault="001461B3">
      <w:r>
        <w:fldChar w:fldCharType="end"/>
      </w:r>
    </w:p>
    <w:sectPr w:rsidR="003C621E" w:rsidSect="006B7621">
      <w:footerReference w:type="default" r:id="rId12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71BBA" w:rsidRDefault="00871BBA" w:rsidP="00BF7CE2">
      <w:pPr>
        <w:spacing w:after="0" w:line="240" w:lineRule="auto"/>
      </w:pPr>
      <w:r>
        <w:separator/>
      </w:r>
    </w:p>
  </w:endnote>
  <w:endnote w:type="continuationSeparator" w:id="0">
    <w:p w:rsidR="00871BBA" w:rsidRDefault="00871BBA" w:rsidP="00BF7C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4697392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1AEF" w:rsidRDefault="00B11AE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55DF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B11AEF" w:rsidRDefault="00B11A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71BBA" w:rsidRDefault="00871BBA" w:rsidP="00BF7CE2">
      <w:pPr>
        <w:spacing w:after="0" w:line="240" w:lineRule="auto"/>
      </w:pPr>
      <w:r>
        <w:separator/>
      </w:r>
    </w:p>
  </w:footnote>
  <w:footnote w:type="continuationSeparator" w:id="0">
    <w:p w:rsidR="00871BBA" w:rsidRDefault="00871BBA" w:rsidP="00BF7CE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5C5C59"/>
    <w:multiLevelType w:val="hybridMultilevel"/>
    <w:tmpl w:val="8976D9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1DE6F42"/>
    <w:multiLevelType w:val="hybridMultilevel"/>
    <w:tmpl w:val="F2C4DC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AxtTQ1MzEzNrU0szRR0lEKTi0uzszPAykwrAUAUJLP8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dva5wxfaa9f5fepttovfra39avs5w2wfda0&quot;&gt;rnabiol&lt;record-ids&gt;&lt;item&gt;33&lt;/item&gt;&lt;/record-ids&gt;&lt;/item&gt;&lt;/Libraries&gt;"/>
  </w:docVars>
  <w:rsids>
    <w:rsidRoot w:val="006B7621"/>
    <w:rsid w:val="00004C1A"/>
    <w:rsid w:val="0002677B"/>
    <w:rsid w:val="000305E0"/>
    <w:rsid w:val="00095FDD"/>
    <w:rsid w:val="000C50BC"/>
    <w:rsid w:val="000E0E1E"/>
    <w:rsid w:val="000E53F2"/>
    <w:rsid w:val="0010170A"/>
    <w:rsid w:val="00123F5A"/>
    <w:rsid w:val="001461B3"/>
    <w:rsid w:val="001575D6"/>
    <w:rsid w:val="001C1504"/>
    <w:rsid w:val="00214BA3"/>
    <w:rsid w:val="0022437B"/>
    <w:rsid w:val="00234F92"/>
    <w:rsid w:val="0024250C"/>
    <w:rsid w:val="00242FCE"/>
    <w:rsid w:val="00252E9F"/>
    <w:rsid w:val="00283230"/>
    <w:rsid w:val="002A5044"/>
    <w:rsid w:val="002A6356"/>
    <w:rsid w:val="002F4CBE"/>
    <w:rsid w:val="002F5807"/>
    <w:rsid w:val="00333C8B"/>
    <w:rsid w:val="00344DF6"/>
    <w:rsid w:val="00347D40"/>
    <w:rsid w:val="00347D77"/>
    <w:rsid w:val="00351AE5"/>
    <w:rsid w:val="00353026"/>
    <w:rsid w:val="003623E1"/>
    <w:rsid w:val="00364487"/>
    <w:rsid w:val="00373904"/>
    <w:rsid w:val="00377DEF"/>
    <w:rsid w:val="003C0D62"/>
    <w:rsid w:val="003C132E"/>
    <w:rsid w:val="003C621E"/>
    <w:rsid w:val="00402DBB"/>
    <w:rsid w:val="004037F6"/>
    <w:rsid w:val="00411432"/>
    <w:rsid w:val="00423777"/>
    <w:rsid w:val="004415F6"/>
    <w:rsid w:val="00482D6B"/>
    <w:rsid w:val="00487061"/>
    <w:rsid w:val="00495DC6"/>
    <w:rsid w:val="004B6FB1"/>
    <w:rsid w:val="004C2EFD"/>
    <w:rsid w:val="004E14D8"/>
    <w:rsid w:val="004E679C"/>
    <w:rsid w:val="005244B3"/>
    <w:rsid w:val="005555DF"/>
    <w:rsid w:val="005673EF"/>
    <w:rsid w:val="00587203"/>
    <w:rsid w:val="005A054E"/>
    <w:rsid w:val="005E5E21"/>
    <w:rsid w:val="005F2CEC"/>
    <w:rsid w:val="0060674E"/>
    <w:rsid w:val="00662181"/>
    <w:rsid w:val="006876BC"/>
    <w:rsid w:val="00687C70"/>
    <w:rsid w:val="00690239"/>
    <w:rsid w:val="006B7621"/>
    <w:rsid w:val="006D1603"/>
    <w:rsid w:val="006D413F"/>
    <w:rsid w:val="006E68D5"/>
    <w:rsid w:val="006F797F"/>
    <w:rsid w:val="006F7D7A"/>
    <w:rsid w:val="00707115"/>
    <w:rsid w:val="00727CC6"/>
    <w:rsid w:val="0074674C"/>
    <w:rsid w:val="007532D9"/>
    <w:rsid w:val="00763CAC"/>
    <w:rsid w:val="00766634"/>
    <w:rsid w:val="0077521B"/>
    <w:rsid w:val="007927DA"/>
    <w:rsid w:val="007A3512"/>
    <w:rsid w:val="007B5F55"/>
    <w:rsid w:val="007B6F10"/>
    <w:rsid w:val="007D7387"/>
    <w:rsid w:val="00806A48"/>
    <w:rsid w:val="00824328"/>
    <w:rsid w:val="00845098"/>
    <w:rsid w:val="00871BBA"/>
    <w:rsid w:val="00891993"/>
    <w:rsid w:val="008B2E68"/>
    <w:rsid w:val="008C1F51"/>
    <w:rsid w:val="008C66B1"/>
    <w:rsid w:val="008E40F9"/>
    <w:rsid w:val="00907B7E"/>
    <w:rsid w:val="00924EBA"/>
    <w:rsid w:val="00930F90"/>
    <w:rsid w:val="009756EF"/>
    <w:rsid w:val="0097658A"/>
    <w:rsid w:val="00977821"/>
    <w:rsid w:val="00995BDF"/>
    <w:rsid w:val="009B0149"/>
    <w:rsid w:val="009B36EC"/>
    <w:rsid w:val="009B50F0"/>
    <w:rsid w:val="009E550C"/>
    <w:rsid w:val="009F6A5B"/>
    <w:rsid w:val="00A0052C"/>
    <w:rsid w:val="00A60152"/>
    <w:rsid w:val="00A90580"/>
    <w:rsid w:val="00AA3659"/>
    <w:rsid w:val="00AA6E30"/>
    <w:rsid w:val="00AB65F9"/>
    <w:rsid w:val="00AE0DC3"/>
    <w:rsid w:val="00AE6662"/>
    <w:rsid w:val="00AF10CA"/>
    <w:rsid w:val="00B05D64"/>
    <w:rsid w:val="00B11292"/>
    <w:rsid w:val="00B11AEF"/>
    <w:rsid w:val="00B2746D"/>
    <w:rsid w:val="00B3367F"/>
    <w:rsid w:val="00B61CF9"/>
    <w:rsid w:val="00B723A3"/>
    <w:rsid w:val="00B75FEE"/>
    <w:rsid w:val="00B80EE0"/>
    <w:rsid w:val="00B86342"/>
    <w:rsid w:val="00B978F5"/>
    <w:rsid w:val="00BB6088"/>
    <w:rsid w:val="00BD442F"/>
    <w:rsid w:val="00BF12A4"/>
    <w:rsid w:val="00BF176B"/>
    <w:rsid w:val="00BF704E"/>
    <w:rsid w:val="00BF7CE2"/>
    <w:rsid w:val="00C12517"/>
    <w:rsid w:val="00C150D2"/>
    <w:rsid w:val="00C44EB2"/>
    <w:rsid w:val="00C47029"/>
    <w:rsid w:val="00C54E8C"/>
    <w:rsid w:val="00C71371"/>
    <w:rsid w:val="00C851B7"/>
    <w:rsid w:val="00CB0C9C"/>
    <w:rsid w:val="00CB5D31"/>
    <w:rsid w:val="00CD37FA"/>
    <w:rsid w:val="00CE6A23"/>
    <w:rsid w:val="00D2187F"/>
    <w:rsid w:val="00D40B3C"/>
    <w:rsid w:val="00D53D0B"/>
    <w:rsid w:val="00D71CF0"/>
    <w:rsid w:val="00D82625"/>
    <w:rsid w:val="00DA1AEA"/>
    <w:rsid w:val="00DC7F6B"/>
    <w:rsid w:val="00DF2AE6"/>
    <w:rsid w:val="00E21CC1"/>
    <w:rsid w:val="00E36AE7"/>
    <w:rsid w:val="00E56F53"/>
    <w:rsid w:val="00E65DFF"/>
    <w:rsid w:val="00EB05E8"/>
    <w:rsid w:val="00ED00D8"/>
    <w:rsid w:val="00F01F33"/>
    <w:rsid w:val="00F268AF"/>
    <w:rsid w:val="00F56CDB"/>
    <w:rsid w:val="00F66111"/>
    <w:rsid w:val="00F714F1"/>
    <w:rsid w:val="00F92980"/>
    <w:rsid w:val="00FB42F2"/>
    <w:rsid w:val="00FC3C7E"/>
    <w:rsid w:val="00FE3B09"/>
    <w:rsid w:val="00FE4DC6"/>
    <w:rsid w:val="00FE6E31"/>
    <w:rsid w:val="00FF04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388C59B-11CF-4DB9-AC94-106A386CBE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EE0"/>
  </w:style>
  <w:style w:type="paragraph" w:styleId="Heading1">
    <w:name w:val="heading 1"/>
    <w:basedOn w:val="Normal"/>
    <w:next w:val="Normal"/>
    <w:link w:val="Heading1Char"/>
    <w:uiPriority w:val="9"/>
    <w:qFormat/>
    <w:rsid w:val="00E36AE7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B76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F7C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7CE2"/>
  </w:style>
  <w:style w:type="paragraph" w:styleId="Footer">
    <w:name w:val="footer"/>
    <w:basedOn w:val="Normal"/>
    <w:link w:val="FooterChar"/>
    <w:uiPriority w:val="99"/>
    <w:unhideWhenUsed/>
    <w:rsid w:val="00BF7C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7CE2"/>
  </w:style>
  <w:style w:type="numbering" w:customStyle="1" w:styleId="NoList1">
    <w:name w:val="No List1"/>
    <w:next w:val="NoList"/>
    <w:uiPriority w:val="99"/>
    <w:semiHidden/>
    <w:unhideWhenUsed/>
    <w:rsid w:val="00F92980"/>
  </w:style>
  <w:style w:type="character" w:customStyle="1" w:styleId="Heading1Char">
    <w:name w:val="Heading 1 Char"/>
    <w:basedOn w:val="DefaultParagraphFont"/>
    <w:link w:val="Heading1"/>
    <w:uiPriority w:val="9"/>
    <w:rsid w:val="00E36AE7"/>
    <w:rPr>
      <w:rFonts w:ascii="Times New Roman" w:eastAsiaTheme="majorEastAsia" w:hAnsi="Times New Roman" w:cstheme="majorBidi"/>
      <w:sz w:val="24"/>
      <w:szCs w:val="32"/>
    </w:rPr>
  </w:style>
  <w:style w:type="character" w:styleId="Hyperlink">
    <w:name w:val="Hyperlink"/>
    <w:basedOn w:val="DefaultParagraphFont"/>
    <w:uiPriority w:val="99"/>
    <w:unhideWhenUsed/>
    <w:rsid w:val="007927DA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927DA"/>
    <w:rPr>
      <w:color w:val="954F72"/>
      <w:u w:val="single"/>
    </w:rPr>
  </w:style>
  <w:style w:type="paragraph" w:customStyle="1" w:styleId="msonormal0">
    <w:name w:val="msonormal"/>
    <w:basedOn w:val="Normal"/>
    <w:rsid w:val="007927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"/>
    <w:rsid w:val="007927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16"/>
      <w:szCs w:val="16"/>
    </w:rPr>
  </w:style>
  <w:style w:type="paragraph" w:customStyle="1" w:styleId="font6">
    <w:name w:val="font6"/>
    <w:basedOn w:val="Normal"/>
    <w:rsid w:val="007927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16"/>
      <w:szCs w:val="16"/>
    </w:rPr>
  </w:style>
  <w:style w:type="paragraph" w:customStyle="1" w:styleId="font7">
    <w:name w:val="font7"/>
    <w:basedOn w:val="Normal"/>
    <w:rsid w:val="007927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16"/>
      <w:szCs w:val="16"/>
    </w:rPr>
  </w:style>
  <w:style w:type="paragraph" w:customStyle="1" w:styleId="xl63">
    <w:name w:val="xl63"/>
    <w:basedOn w:val="Normal"/>
    <w:rsid w:val="007927DA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64">
    <w:name w:val="xl64"/>
    <w:basedOn w:val="Normal"/>
    <w:rsid w:val="007927DA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65">
    <w:name w:val="xl65"/>
    <w:basedOn w:val="Normal"/>
    <w:rsid w:val="007927DA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66">
    <w:name w:val="xl66"/>
    <w:basedOn w:val="Normal"/>
    <w:rsid w:val="007927DA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18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87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FE3B0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3C621E"/>
    <w:pPr>
      <w:ind w:left="720"/>
      <w:contextualSpacing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461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067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9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47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0.tif"/><Relationship Id="rId5" Type="http://schemas.openxmlformats.org/officeDocument/2006/relationships/webSettings" Target="webSettings.xml"/><Relationship Id="rId10" Type="http://schemas.openxmlformats.org/officeDocument/2006/relationships/image" Target="media/image2.tif"/><Relationship Id="rId4" Type="http://schemas.openxmlformats.org/officeDocument/2006/relationships/settings" Target="settings.xml"/><Relationship Id="rId9" Type="http://schemas.openxmlformats.org/officeDocument/2006/relationships/image" Target="media/image10.ti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70EC0F-C4E0-4A8C-A440-8338AD9D4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744</Words>
  <Characters>15645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A PILLA</dc:creator>
  <cp:keywords/>
  <dc:description/>
  <cp:lastModifiedBy>Sabari Ramakrishnan, Integra-PDY, IN</cp:lastModifiedBy>
  <cp:revision>2</cp:revision>
  <cp:lastPrinted>2018-04-05T11:58:00Z</cp:lastPrinted>
  <dcterms:created xsi:type="dcterms:W3CDTF">2019-06-07T10:33:00Z</dcterms:created>
  <dcterms:modified xsi:type="dcterms:W3CDTF">2019-06-07T10:33:00Z</dcterms:modified>
</cp:coreProperties>
</file>